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0639CF" w:rsidRDefault="009873ED" w14:paraId="57EEB2AE" w14:textId="65924C85">
      <w:r w:rsidR="4984F7E7">
        <w:rPr/>
        <w:t xml:space="preserve">A claim </w:t>
      </w:r>
      <w:r>
        <w:fldChar w:fldCharType="begin"/>
      </w:r>
      <w:r>
        <w:instrText xml:space="preserve"> ADDIN ZOTERO_ITEM CSL_CITATION {"citationID":"u4qVPMeE","properties":{"formattedCitation":"(see Ce 2010, Abb. 13 for examples)","plainCitation":"(see Ce 2010, Abb. 13 for examples)","noteIndex":0},"citationItems":[{"id":43,"uris":["http://zotero.org/users/local/bv74ArEQ/items/8ANM4ZRU"],"itemData":{"id":43,"type":"chapter","container-title":"We all agree","publisher":"Like Minded Publ","title":"I disagree","URL":"https://example.com/","author":[{"family":"Ce","given":"Abe"}],"issued":{"date-parts":[["2010",12,31]]}},"locator":"13","label":"figure","prefix":"see","suffix":"for examples"}],"schema":"https://github.com/citation-style-language/schema/raw/master/csl-citation.json"} </w:instrText>
      </w:r>
      <w:r>
        <w:fldChar w:fldCharType="separate"/>
      </w:r>
      <w:r w:rsidRPr="4984F7E7" w:rsidR="4984F7E7">
        <w:rPr>
          <w:rFonts w:ascii="Calibri" w:hAnsi="Calibri" w:cs="Calibri"/>
        </w:rPr>
        <w:t>(see Ce 2010, Abb. 13 for examples)</w:t>
      </w:r>
      <w:r>
        <w:fldChar w:fldCharType="end"/>
      </w:r>
      <w:r w:rsidR="4984F7E7">
        <w:rPr/>
        <w:t>.</w:t>
      </w:r>
    </w:p>
    <w:sectPr w:rsidR="000639CF">
      <w:pgSz w:w="12240" w:h="15840" w:orient="portrait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F81A99" w:rsidP="00F81A99" w:rsidRDefault="00F81A99" w14:paraId="6F87FBCB" w14:textId="77777777">
      <w:pPr>
        <w:spacing w:after="0" w:line="240" w:lineRule="auto"/>
      </w:pPr>
      <w:r>
        <w:separator/>
      </w:r>
    </w:p>
  </w:endnote>
  <w:endnote w:type="continuationSeparator" w:id="0">
    <w:p w:rsidR="00F81A99" w:rsidP="00F81A99" w:rsidRDefault="00F81A99" w14:paraId="1A5D0AB1" w14:textId="7777777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F81A99" w:rsidP="00F81A99" w:rsidRDefault="00F81A99" w14:paraId="1963F693" w14:textId="77777777">
      <w:pPr>
        <w:spacing w:after="0" w:line="240" w:lineRule="auto"/>
      </w:pPr>
      <w:r>
        <w:separator/>
      </w:r>
    </w:p>
  </w:footnote>
  <w:footnote w:type="continuationSeparator" w:id="0">
    <w:p w:rsidR="00F81A99" w:rsidP="00F81A99" w:rsidRDefault="00F81A99" w14:paraId="2491ECA4" w14:textId="7777777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trackRevisions w:val="false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81A99"/>
    <w:rsid w:val="000639CF"/>
    <w:rsid w:val="000A6DEA"/>
    <w:rsid w:val="001B4F5D"/>
    <w:rsid w:val="002F6F2B"/>
    <w:rsid w:val="00330257"/>
    <w:rsid w:val="0044777B"/>
    <w:rsid w:val="004606C2"/>
    <w:rsid w:val="00523FDA"/>
    <w:rsid w:val="00894478"/>
    <w:rsid w:val="009873ED"/>
    <w:rsid w:val="00994669"/>
    <w:rsid w:val="009A2DF5"/>
    <w:rsid w:val="00A433D6"/>
    <w:rsid w:val="00F31ADC"/>
    <w:rsid w:val="00F520A8"/>
    <w:rsid w:val="00F81A99"/>
    <w:rsid w:val="02AB86FE"/>
    <w:rsid w:val="4984F7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E38C40"/>
  <w15:chartTrackingRefBased/>
  <w15:docId w15:val="{359D8D9A-3A7F-429A-B622-4665AF57DB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F81A99"/>
    <w:pPr>
      <w:spacing w:after="0" w:line="240" w:lineRule="auto"/>
    </w:pPr>
    <w:rPr>
      <w:sz w:val="20"/>
      <w:szCs w:val="20"/>
    </w:rPr>
  </w:style>
  <w:style w:type="character" w:styleId="FootnoteTextChar" w:customStyle="1">
    <w:name w:val="Footnote Text Char"/>
    <w:basedOn w:val="DefaultParagraphFont"/>
    <w:link w:val="FootnoteText"/>
    <w:uiPriority w:val="99"/>
    <w:semiHidden/>
    <w:rsid w:val="00F81A9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81A99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3" /><Relationship Type="http://schemas.openxmlformats.org/officeDocument/2006/relationships/theme" Target="theme/theme1.xml" Id="rId7" /><Relationship Type="http://schemas.openxmlformats.org/officeDocument/2006/relationships/settings" Target="settings.xml" Id="rId2" /><Relationship Type="http://schemas.openxmlformats.org/officeDocument/2006/relationships/styles" Target="styles.xml" Id="rId1" /><Relationship Type="http://schemas.openxmlformats.org/officeDocument/2006/relationships/fontTable" Target="fontTable.xml" Id="rId6" /><Relationship Type="http://schemas.openxmlformats.org/officeDocument/2006/relationships/endnotes" Target="endnotes.xml" Id="rId5" /><Relationship Type="http://schemas.openxmlformats.org/officeDocument/2006/relationships/footnotes" Target="footnotes.xml" Id="rId4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Pawel KAMINSKI</dc:creator>
  <keywords/>
  <dc:description/>
  <lastModifiedBy>Paweł Kamiński</lastModifiedBy>
  <revision>15</revision>
  <dcterms:created xsi:type="dcterms:W3CDTF">2024-01-15T10:06:00.0000000Z</dcterms:created>
  <dcterms:modified xsi:type="dcterms:W3CDTF">2025-01-03T10:47:06.2868502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YueFwuMS"/&gt;&lt;style id="http://www.zotero.org/styles/chicago-author-date" locale="de-DE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